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32B9D31" w14:textId="1FABA814" w:rsidR="003A1B73" w:rsidRPr="003A1B73" w:rsidRDefault="00007250" w:rsidP="003A1B73">
      <w:pPr>
        <w:rPr>
          <w:rFonts w:ascii="Arial" w:hAnsi="Arial" w:cs="Arial"/>
          <w:sz w:val="24"/>
          <w:szCs w:val="24"/>
          <w:lang w:val="en-US"/>
        </w:rPr>
      </w:pPr>
      <w:bookmarkStart w:id="0" w:name="_GoBack"/>
      <w:bookmarkEnd w:id="0"/>
      <w:r>
        <w:rPr>
          <w:rFonts w:ascii="Arial" w:hAnsi="Arial" w:cs="Arial"/>
          <w:sz w:val="24"/>
          <w:szCs w:val="24"/>
          <w:lang w:val="en-US"/>
        </w:rPr>
        <w:t>Table 3S</w:t>
      </w:r>
      <w:r w:rsidR="003A1B73" w:rsidRPr="003A1B73">
        <w:rPr>
          <w:rFonts w:ascii="Arial" w:hAnsi="Arial" w:cs="Arial"/>
          <w:sz w:val="24"/>
          <w:szCs w:val="24"/>
          <w:lang w:val="en-US"/>
        </w:rPr>
        <w:t>: Excluded studies</w:t>
      </w:r>
    </w:p>
    <w:p w14:paraId="492F45B5" w14:textId="77777777" w:rsidR="003A1B73" w:rsidRDefault="003A1B73" w:rsidP="003A1B73">
      <w:pPr>
        <w:rPr>
          <w:lang w:val="en-US"/>
        </w:rPr>
      </w:pPr>
    </w:p>
    <w:tbl>
      <w:tblPr>
        <w:tblW w:w="7140" w:type="dxa"/>
        <w:tblInd w:w="-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60"/>
        <w:gridCol w:w="4180"/>
      </w:tblGrid>
      <w:tr w:rsidR="003A1B73" w:rsidRPr="00F93291" w14:paraId="3789E942" w14:textId="77777777" w:rsidTr="003A1B73">
        <w:trPr>
          <w:trHeight w:val="330"/>
        </w:trPr>
        <w:tc>
          <w:tcPr>
            <w:tcW w:w="2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A4B5A" w14:textId="77777777" w:rsidR="003A1B73" w:rsidRPr="00F93291" w:rsidRDefault="003A1B73" w:rsidP="003A1B73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F93291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Study</w:t>
            </w:r>
          </w:p>
        </w:tc>
        <w:tc>
          <w:tcPr>
            <w:tcW w:w="41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97A6A" w14:textId="77777777" w:rsidR="003A1B73" w:rsidRPr="00F93291" w:rsidRDefault="003A1B73" w:rsidP="003A1B73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F93291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Reason</w:t>
            </w:r>
            <w:proofErr w:type="spellEnd"/>
            <w:r w:rsidRPr="00F93291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F93291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for</w:t>
            </w:r>
            <w:proofErr w:type="spellEnd"/>
            <w:r w:rsidRPr="00F93291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F93291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exclusion</w:t>
            </w:r>
            <w:proofErr w:type="spellEnd"/>
          </w:p>
        </w:tc>
      </w:tr>
      <w:tr w:rsidR="003A1B73" w:rsidRPr="00EF68D8" w14:paraId="65E0F6F8" w14:textId="77777777" w:rsidTr="003A1B73">
        <w:trPr>
          <w:trHeight w:val="330"/>
        </w:trPr>
        <w:tc>
          <w:tcPr>
            <w:tcW w:w="2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65E05" w14:textId="0C15D4BF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Ameer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2011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" w:tooltip="Ameer, 2011 #3258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1C5E1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237BD5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Wrong study type (retrospective study)</w:t>
            </w:r>
          </w:p>
        </w:tc>
      </w:tr>
      <w:tr w:rsidR="003A1B73" w:rsidRPr="00F93291" w14:paraId="2714327C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026F64B6" w14:textId="64ED8776" w:rsidR="003A1B73" w:rsidRPr="00F93291" w:rsidRDefault="005F318A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Bessede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2017 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CZXNzZWRlPC9BdXRob3I+PFllYXI+MjAxNzwvWWVhcj48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</w:fldData>
              </w:fldChar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CZXNzZWRlPC9BdXRob3I+PFllYXI+MjAxNzwvWWVhcj48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</w:fldData>
              </w:fldChar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2" w:tooltip="Bessede, 2017 #3019" w:history="1">
              <w:r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2</w:t>
              </w:r>
            </w:hyperlink>
            <w:r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06773AB7" w14:textId="77777777" w:rsidR="003A1B73" w:rsidRPr="00F93291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Wrong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intervention</w:t>
            </w:r>
            <w:proofErr w:type="spellEnd"/>
          </w:p>
        </w:tc>
      </w:tr>
      <w:tr w:rsidR="003A1B73" w:rsidRPr="00EF68D8" w14:paraId="514759F3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4CE18BC3" w14:textId="31355987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Englesbe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2007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FbmdsZXNiZTwvQXV0aG9yPjxZZWFyPjIwMDc8L1llYXI+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FbmdsZXNiZTwvQXV0aG9yPjxZZWFyPjIwMDc8L1llYXI+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3" w:tooltip="Englesbe, 2007 #3416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3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03BBA8CC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237BD5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Wrong study type (retrospective study)</w:t>
            </w:r>
          </w:p>
        </w:tc>
      </w:tr>
      <w:tr w:rsidR="003A1B73" w:rsidRPr="00F93291" w14:paraId="3C00A0FD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39528FD3" w14:textId="3FA3244A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Gutierrez </w:t>
            </w: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Banos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1994a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Gutierrez Banos&lt;/Author&gt;&lt;Year&gt;1994&lt;/Year&gt;&lt;RecNum&gt;2450&lt;/RecNum&gt;&lt;DisplayText&gt;[4]&lt;/DisplayText&gt;&lt;record&gt;&lt;rec-number&gt;2450&lt;/rec-number&gt;&lt;foreign-keys&gt;&lt;key app="EN" db-id="daaztrzxfprzt5eeewuxrea7ep5pdsfevada" timestamp="1559812404"&gt;2450&lt;/key&gt;&lt;/foreign-keys&gt;&lt;ref-type name="Journal Article"&gt;17&lt;/ref-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lastRenderedPageBreak/>
              <w:instrText>type&gt;&lt;contributors&gt;&lt;authors&gt;&lt;author&gt;Gutierrez Banos, J. L.&lt;/author&gt;&lt;author&gt;Portillo Martin, J. A.&lt;/author&gt;&lt;author&gt;Correas Gomez, M. A.&lt;/author&gt;&lt;author&gt;Monge Mirallas, J. M.&lt;/author&gt;&lt;author&gt;Roca Edreira, A.&lt;/author&gt;&lt;/authors&gt;&lt;/contributors&gt;&lt;titles&gt;&lt;title&gt;[Single-stitch extravesical ureteroneocystostomy in kidney transplantation (Taguchi&amp;apos;s technic)]. [Spanish]&lt;/title&gt;&lt;/titles&gt;&lt;pages&gt;569-72&lt;/pages&gt;&lt;volume&gt;1&lt;/volume&gt;&lt;number&gt;5&lt;/number&gt;&lt;keywords&gt;&lt;keyword&gt;Ureteroneocistostomia extravesical con punto unico en el trasplante renal (tecnica de Taguchi).&lt;/keyword&gt;&lt;keyword&gt;Adult&lt;/keyword&gt;&lt;keyword&gt;*Cystostomy/mt [Methods]&lt;/keyword&gt;&lt;key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lastRenderedPageBreak/>
              <w:instrText>word&gt;Cystostomy/sn [Statistics &amp;amp; Numerical Data]&lt;/keyword&gt;&lt;keyword&gt;Female&lt;/keyword&gt;&lt;keyword&gt;Follow-Up Studies&lt;/keyword&gt;&lt;keyword&gt;Humans&lt;/keyword&gt;&lt;keyword&gt;*Kidney Transplantation/mt [Methods]&lt;/keyword&gt;&lt;keyword&gt;Kidney Transplantation/sn [Statistics &amp;amp; Numerical Data]&lt;/keyword&gt;&lt;keyword&gt;Male&lt;/keyword&gt;&lt;keyword&gt;Middle Aged&lt;/keyword&gt;&lt;keyword&gt;Postoperative Complications/ep [Epidemiology]&lt;/keyword&gt;&lt;keyword&gt;Spain/ep [Epidemiology]&lt;/keyword&gt;&lt;keyword&gt;Suture Techniques&lt;/keyword&gt;&lt;keyword&gt;*Ureterostomy/mt [Methods]&lt;/keyword&gt;&lt;keyword&gt;Ureterostomy/sn [Statistics &amp;amp; Numerical Data]&lt;/keyword&gt;&lt;/keywords&gt;&lt;dates&gt;&lt;year&gt;1994&lt;/year&gt;&lt;pub-dates&gt;&lt;date&gt;May&lt;/date&gt;&lt;/pub-dates&gt;&lt;/dates&gt;&lt;isbn&gt;0210-4806&lt;/isbn&gt;&lt;urls&gt;&lt;/urls&gt;&lt;/record&gt;&lt;/Cite&gt;&lt;/EndNote&gt;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4" w:tooltip="Gutierrez Banos, 1994 #2450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4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2F64759C" w14:textId="77777777" w:rsidR="003A1B73" w:rsidRPr="00F93291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lastRenderedPageBreak/>
              <w:t>No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control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group</w:t>
            </w:r>
            <w:proofErr w:type="spellEnd"/>
          </w:p>
        </w:tc>
      </w:tr>
      <w:tr w:rsidR="003A1B73" w:rsidRPr="00F93291" w14:paraId="36215575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7F2CD00A" w14:textId="464A4128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lastRenderedPageBreak/>
              <w:t xml:space="preserve">Gutierrez </w:t>
            </w: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Banos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1994b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Gutierrez Banos&lt;/Author&gt;&lt;Year&gt;1994&lt;/Year&gt;&lt;RecNum&gt;2455&lt;/RecNum&gt;&lt;DisplayText&gt;[5]&lt;/DisplayText&gt;&lt;record&gt;&lt;rec-number&gt;2455&lt;/rec-number&gt;&lt;foreign-keys&gt;&lt;key app="EN" db-id="daaztrzxfprzt5eeewuxrea7ep5pdsfevada" timestamp="1559812404"&gt;2455&lt;/key&gt;&lt;/foreign-keys&gt;&lt;ref-type name="Journal Article"&gt;17&lt;/ref-type&gt;&lt;contributors&gt;&lt;authors&gt;&lt;author&gt;Gutierrez Banos, J. L.&lt;/author&gt;&lt;author&gt;Portillo Martin, J. A.&lt;/author&gt;&lt;author&gt;Correas Gomez, M. A.&lt;/author&gt;&lt;author&gt;Monge Mirallas, J. M.&lt;/author&gt;&lt;author&gt;Roca Edreira, A.&lt;/author&gt;&lt;/authors&gt;&lt;/contributors&gt;&lt;titles&gt;&lt;title&gt;[Extravesical ureteroneocystostomy in renal transplantation. Comparative study of the Campos Freire&amp;apos;s and the Taguchi&amp;apos;s techniques (single point)]. [Spanish]&lt;/title&gt;&lt;/titles&gt;&lt;pages&gt;393-8&lt;/pages&gt;&lt;volume&gt;1&lt;/volume&gt;&lt;number&gt;4&lt;/number&gt;&lt;keywords&gt;&lt;keyword&gt;Ureteroneocistostomia extravesical en el trasplante renal. Estudio comparativo entre la tecnica de Campos Freire y la de Taguchi (punto unico).&lt;/keyword&gt;&lt;keyword&gt;Adolescent&lt;/keyword&gt;&lt;keyword&gt;Adult&lt;/keyword&gt;&lt;keyword&gt;Aged&lt;/keyword&gt;&lt;keyword&gt;Cystostomy/ae [Adverse Effects]&lt;/keyword&gt;&lt;keyword&gt;*Cystostomy/mt [Methods]&lt;/keyword&gt;&lt;keyword&gt;Female&lt;/keyword&gt;&lt;keyword&gt;Humans&lt;/keyword&gt;&lt;keyword&gt;Kidney Transplantation/ae [Adverse Effects]&lt;/keyword&gt;&lt;keyword&gt;*Kidney Transplantation/mt [Methods]&lt;/keyword&gt;&lt;keyword&gt;Male&lt;/keyword&gt;&lt;keyword&gt;Middle Aged&lt;/keyword&gt;&lt;keyword&gt;Postoperative Complications/ep [Epidemiology]&lt;/keyword&gt;&lt;keyword&gt;Ureterostomy/ae [Adverse Effects]&lt;/keyword&gt;&lt;keyword&gt;*Ureterostomy/mt [Methods]&lt;/keyword&gt;&lt;/keywords&gt;&lt;dates&gt;&lt;year&gt;1994&lt;/year&gt;&lt;pub-dates&gt;&lt;date&gt;May&lt;/date&gt;&lt;/pub-dates&gt;&lt;/dates&gt;&lt;isbn&gt;0004-0614&lt;/isbn&gt;&lt;urls&gt;&lt;/urls&gt;&lt;/record&gt;&lt;/Cite&gt;&lt;/EndNote&gt;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5" w:tooltip="Gutierrez Banos, 1994 #2455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5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7536106E" w14:textId="77777777" w:rsidR="003A1B73" w:rsidRPr="00F93291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Wrong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intervention</w:t>
            </w:r>
            <w:proofErr w:type="spellEnd"/>
          </w:p>
        </w:tc>
      </w:tr>
      <w:tr w:rsidR="003A1B73" w:rsidRPr="00EF68D8" w14:paraId="2E2FCB75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37D828F8" w14:textId="070B1137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Hakim 1994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Hakim&lt;/Author&gt;&lt;Year&gt;1994&lt;/Year&gt;&lt;RecNum&gt;2469&lt;/RecNum&gt;&lt;DisplayText&gt;[6]&lt;/DisplayText&gt;&lt;record&gt;&lt;rec-number&gt;2469&lt;/rec-number&gt;&lt;foreign-keys&gt;&lt;key app="EN" db-id="daaztrzxfprzt5eeewuxrea7ep5pdsfevada" timestamp="1559812404"&gt;2469&lt;/key&gt;&lt;/foreign-keys&gt;&lt;ref-type name="Journal Article"&gt;17&lt;/ref-type&gt;&lt;contributors&gt;&lt;authors&gt;&lt;author&gt;Hakim, N. S.&lt;/author&gt;&lt;author&gt;Benedetti, E.&lt;/author&gt;&lt;author&gt;Pirenne, J.&lt;/author&gt;&lt;author&gt;Gillingham, K. J.&lt;/author&gt;&lt;author&gt;Payne, W. D.&lt;/author&gt;&lt;author&gt;Dunn, D. L.&lt;/author&gt;&lt;author&gt;Sutherland, D. E.&lt;/author&gt;&lt;author&gt;Gruessner, R.&lt;/author&gt;&lt;author&gt;Gores, P. F.&lt;/author&gt;&lt;author&gt;Matas, A. J.&lt;/author&gt;&lt;author&gt;et al.,&lt;/author&gt;&lt;/authors&gt;&lt;/contributors&gt;&lt;titles&gt;&lt;title&gt;Complications of ureterovesical anastomosis in kidney transplant patients: the Minnesota experience&lt;/title&gt;&lt;/titles&gt;&lt;pages&gt;504-7&lt;/pages&gt;&lt;volume&gt;1&lt;/volume&gt;&lt;number&gt;6&lt;/number&gt;&lt;keywords&gt;&lt;keyword&gt;Anastomosis, Surgical/ae [Adverse Effects]&lt;/keyword&gt;&lt;keyword&gt;Anastomosis, Surgical/mt [Methods]&lt;/keyword&gt;&lt;keyword&gt;Cadaver&lt;/keyword&gt;&lt;keyword&gt;Humans&lt;/keyword&gt;&lt;keyword&gt;*Kidney Transplantation&lt;/keyword&gt;&lt;keyword&gt;Minnesota&lt;/keyword&gt;&lt;keyword&gt;*Postoperative Complications/ep [Epidemiology]&lt;/keyword&gt;&lt;keyword&gt;Suture Techniques&lt;/keyword&gt;&lt;keyword&gt;Time Factors&lt;/keyword&gt;&lt;keyword&gt;Tissue Donors&lt;/keyword&gt;&lt;keyword&gt;*Ureter/su [Surgery]&lt;/keyword&gt;&lt;keyword&gt;*Urinary Bladder/su [Surgery]&lt;/keyword&gt;&lt;keyword&gt;*Urologic Diseases/ep [Epidemiology]&lt;/keyword&gt;&lt;keyword&gt;Urologic Diseases/et [Etiology]&lt;/keyword&gt;&lt;/keywords&gt;&lt;dates&gt;&lt;year&gt;1994&lt;/year&gt;&lt;pub-dates&gt;&lt;date&gt;Dec&lt;/date&gt;&lt;/pub-dates&gt;&lt;/dates&gt;&lt;isbn&gt;0902-0063&lt;/isbn&gt;&lt;urls&gt;&lt;/urls&gt;&lt;/record&gt;&lt;/Cite&gt;&lt;/EndNote&gt;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6" w:tooltip="Hakim, 1994 #2469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6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7AA88629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237BD5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Wrong study type (retrospective study)</w:t>
            </w:r>
          </w:p>
        </w:tc>
      </w:tr>
      <w:tr w:rsidR="003A1B73" w:rsidRPr="00F93291" w14:paraId="6181584C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7A9D0504" w14:textId="241D6FB5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Kashi 1994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Kashi&lt;/Author&gt;&lt;Year&gt;1994&lt;/Year&gt;&lt;RecNum&gt;2937&lt;/RecNum&gt;&lt;DisplayText&gt;[7]&lt;/DisplayText&gt;&lt;record&gt;&lt;rec-number&gt;2937&lt;/rec-number&gt;&lt;foreign-keys&gt;&lt;key app="EN" db-id="daaztrzxfprzt5eeewuxrea7ep5pdsfevada" timestamp="1559814336"&gt;2937&lt;/key&gt;&lt;/foreign-keys&gt;&lt;ref-type name="Journal Article"&gt;17&lt;/ref-type&gt;&lt;contributors&gt;&lt;authors&gt;&lt;author&gt;Kashi, S. H.&lt;/author&gt;&lt;author&gt;Wynne, K. S.&lt;/author&gt;&lt;author&gt;Sadex, S. A.&lt;/author&gt;&lt;author&gt;Lodge, J. P.&lt;/author&gt;&lt;/authors&gt;&lt;/contributors&gt;&lt;titles&gt;&lt;title&gt;Posttransplant bladder recovery--a prospective randomized trial of two techniques of ureteric anastomosis&lt;/title&gt;&lt;secondary-title&gt;Transplantation&lt;/secondary-title&gt;&lt;/titles&gt;&lt;periodical&gt;&lt;full-title&gt;Transplantation&lt;/full-title&gt;&lt;/periodical&gt;&lt;pages&gt;1523‐1525&lt;/pages&gt;&lt;volume&gt;57&lt;/volume&gt;&lt;number&gt;10&lt;/number&gt;&lt;keywords&gt;&lt;keyword&gt;Anastomosis, Surgical&lt;/keyword&gt;&lt;keyword&gt;Graft Survival&lt;/keyword&gt;&lt;keyword&gt;Humans&lt;/keyword&gt;&lt;keyword&gt;Kidney Transplantation [*methods]&lt;/keyword&gt;&lt;keyword&gt;Prospective Studies&lt;/keyword&gt;&lt;keyword&gt;Surveys and Questionnaires&lt;/keyword&gt;&lt;keyword&gt;Time Factors&lt;/keyword&gt;&lt;keyword&gt;Ureter [surgery]&lt;/keyword&gt;&lt;keyword&gt;Urinary Bladder [physiology, *surgery]&lt;/keyword&gt;&lt;keyword&gt;Urination&lt;/keyword&gt;&lt;/keywords&gt;&lt;dates&gt;&lt;year&gt;1994&lt;/year&gt;&lt;/dates&gt;&lt;accession-num&gt;CN-00101675&lt;/accession-num&gt;&lt;work-type&gt;Clinical Trial; Journal Article; Randomized Controlled Trial&lt;/work-type&gt;&lt;urls&gt;&lt;related-urls&gt;&lt;url&gt;https://www.cochranelibrary.com/central/doi/10.1002/central/CN-00101675/full&lt;/url&gt;&lt;/related-urls&gt;&lt;/urls&gt;&lt;custom3&gt;PUBMED 8197618,EMBASE 24169956&lt;/custom3&gt;&lt;/record&gt;&lt;/Cite&gt;&lt;/EndNote&gt;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7" w:tooltip="Kashi, 1994 #2937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7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74D66F86" w14:textId="77777777" w:rsidR="003A1B73" w:rsidRPr="00F93291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Wrong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intervention</w:t>
            </w:r>
            <w:proofErr w:type="spellEnd"/>
          </w:p>
        </w:tc>
      </w:tr>
      <w:tr w:rsidR="003A1B73" w:rsidRPr="00EF68D8" w14:paraId="4E6812BB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3A2535C0" w14:textId="5CB15A05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Lee 2007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OF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OF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8" w:tooltip="Lee, 2007 #3420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8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408BCDEF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237BD5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Wrong study type (retrospective study)</w:t>
            </w:r>
          </w:p>
        </w:tc>
      </w:tr>
      <w:tr w:rsidR="003A1B73" w:rsidRPr="00F93291" w14:paraId="2DD1F019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09A35FA9" w14:textId="0275F4B1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Mohammadi 2010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Mohammadi Fallah&lt;/Author&gt;&lt;Year&gt;2010&lt;/Year&gt;&lt;RecNum&gt;1924&lt;/RecNum&gt;&lt;DisplayText&gt;[9]&lt;/DisplayText&gt;&lt;record&gt;&lt;rec-number&gt;1924&lt;/rec-number&gt;&lt;foreign-keys&gt;&lt;key app="EN" db-id="daaztrzxfprzt5eeewuxrea7ep5pdsfevada" timestamp="1559812403"&gt;1924&lt;/key&gt;&lt;/foreign-keys&gt;&lt;ref-type name="Journal Article"&gt;17&lt;/ref-type&gt;&lt;contributors&gt;&lt;authors&gt;&lt;author&gt;Mohammadi Fallah, M. R.&lt;/author&gt;&lt;author&gt;Afshari, A. T.&lt;/author&gt;&lt;author&gt;Estifayi, K.&lt;/author&gt;&lt;author&gt;Ghafari, A.&lt;/author&gt;&lt;author&gt;Sepehrvand, N.&lt;/author&gt;&lt;author&gt;Hatami, S.&lt;/author&gt;&lt;/authors&gt;&lt;/contributors&gt;&lt;titles&gt;&lt;title&gt;Frequency of occurrence of vesico-ureteral reflux in kidney transplanted patients with the new technique of uretero-neo- cystostomy (Barry-Taguchi)&lt;/title&gt;&lt;/titles&gt;&lt;pages&gt;232-6&lt;/pages&gt;&lt;volume&gt;1&lt;/volume&gt;&lt;number&gt;2&lt;/number&gt;&lt;keywords&gt;&lt;keyword&gt;Adolescent&lt;/keyword&gt;&lt;keyword&gt;Adult&lt;/keyword&gt;&lt;keyword&gt;Anastomosis, Surgical&lt;/keyword&gt;&lt;keyword&gt;Child&lt;/keyword&gt;&lt;keyword&gt;*Cystostomy/ae [Adverse Effects]&lt;/keyword&gt;&lt;keyword&gt;Female&lt;/keyword&gt;&lt;keyword&gt;Humans&lt;/keyword&gt;&lt;keyword&gt;Kidney Transplantation/ae [Adverse Effects]&lt;/keyword&gt;&lt;keyword&gt;Kidney Transplantation/mt [Methods]&lt;/keyword&gt;&lt;keyword&gt;Male&lt;/keyword&gt;&lt;keyword&gt;Middle Aged&lt;/keyword&gt;&lt;keyword&gt;Radiography&lt;/keyword&gt;&lt;keyword&gt;Time Factors&lt;/keyword&gt;&lt;keyword&gt;Treatment Outcome&lt;/keyword&gt;&lt;keyword&gt;Ultrasonography&lt;/keyword&gt;&lt;keyword&gt;*Ureter/su [Surgery]&lt;/keyword&gt;&lt;keyword&gt;Vesico-Ureteral Reflux/dg [Diagnostic Imaging]&lt;/keyword&gt;&lt;keyword&gt;*Vesico-Ureteral Reflux/et [Etiology]&lt;/keyword&gt;&lt;keyword&gt;Young Adult&lt;/keyword&gt;&lt;/keywords&gt;&lt;dates&gt;&lt;year&gt;2010&lt;/year&gt;&lt;pub-dates&gt;&lt;date&gt;Mar&lt;/date&gt;&lt;/pub-dates&gt;&lt;/dates&gt;&lt;isbn&gt;1319-2442&lt;/isbn&gt;&lt;urls&gt;&lt;/urls&gt;&lt;/record&gt;&lt;/Cite&gt;&lt;/EndNote&gt;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9" w:tooltip="Mohammadi Fallah, 2010 #1924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9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5B99940F" w14:textId="77777777" w:rsidR="003A1B73" w:rsidRPr="00F93291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Wrong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intervention</w:t>
            </w:r>
            <w:proofErr w:type="spellEnd"/>
          </w:p>
        </w:tc>
      </w:tr>
      <w:tr w:rsidR="003A1B73" w:rsidRPr="00EF68D8" w14:paraId="47F900F1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69F4B117" w14:textId="517F31A0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Moreira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2007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EwXTwvRGlzcGxheVRleHQ+PHJlY29y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EwXTwvRGlzcGxheVRleHQ+PHJlY29y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0" w:tooltip="Moreira, 2007 #3409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0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6B3AC088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237BD5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Wrong study type (retrospective study)</w:t>
            </w:r>
          </w:p>
        </w:tc>
      </w:tr>
      <w:tr w:rsidR="003A1B73" w:rsidRPr="00EF68D8" w14:paraId="342E9522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36A5E7CE" w14:textId="7B8FA3B5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Pan 2008/</w:t>
            </w:r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014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MTEsIDEyXTwvRGlzcGxheVRleHQ+PHJlY29y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MTEsIDEyXTwvRGlzcGxheVRleHQ+PHJlY29y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1" w:tooltip="Pan, 2008 #2911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1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 xml:space="preserve">, </w:t>
            </w:r>
            <w:hyperlink w:anchor="_ENREF_12" w:tooltip="Pan, 2014 #3148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2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15BAA3E7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237BD5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Wrong study type (retrospective study)</w:t>
            </w:r>
          </w:p>
        </w:tc>
      </w:tr>
      <w:tr w:rsidR="003A1B73" w:rsidRPr="00EF68D8" w14:paraId="0D91101F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7A1C0660" w14:textId="585C5769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Secin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2002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Secin&lt;/Author&gt;&lt;Year&gt;2002&lt;/Year&gt;&lt;RecNum&gt;2232&lt;/RecNum&gt;&lt;DisplayText&gt;[13]&lt;/DisplayText&gt;&lt;record&gt;&lt;rec-number&gt;2232&lt;/rec-number&gt;&lt;foreign-keys&gt;&lt;key app="EN" db-id="daaztrzxfprzt5eeewuxrea7ep5pdsfevada" timestamp="1559812403"&gt;2232&lt;/key&gt;&lt;/foreign-keys&gt;&lt;ref-type name="Journal Article"&gt;17&lt;/ref-type&gt;&lt;contributors&gt;&lt;authors&gt;&lt;author&gt;Secin, F. P.&lt;/author&gt;&lt;author&gt;Rovegno, A. R.&lt;/author&gt;&lt;author&gt;Marrugat, R. E.&lt;/author&gt;&lt;author&gt;Virasoro, R.&lt;/author&gt;&lt;author&gt;Lautersztein, G. A.&lt;/author&gt;&lt;author&gt;Fernandez, H.&lt;/author&gt;&lt;/authors&gt;&lt;/contributors&gt;&lt;titles&gt;&lt;title&gt;Comparing Taguchi and Lich-Gregoir ureterovesical reimplantation techniques for kidney transplants&lt;/title&gt;&lt;/titles&gt;&lt;pages&gt;926-30&lt;/pages&gt;&lt;volume&gt;1&lt;/volume&gt;&lt;number&gt;3&lt;/number&gt;&lt;keywords&gt;&lt;keyword&gt;Adult&lt;/keyword&gt;&lt;keyword&gt;Anastomosis, Surgical/ae [Adverse Effects]&lt;/keyword&gt;&lt;keyword&gt;Female&lt;/keyword&gt;&lt;keyword&gt;Humans&lt;/keyword&gt;&lt;keyword&gt;*Kidney Transplantation/mt [Methods]&lt;/keyword&gt;&lt;keyword&gt;Male&lt;/keyword&gt;&lt;keyword&gt;Postoperative Complications&lt;/keyword&gt;&lt;keyword&gt;*Ureter/su [Surgery]&lt;/keyword&gt;&lt;keyword&gt;*Urinary Bladder/su [Surgery]&lt;/keyword&gt;&lt;keyword&gt;Urologic Surgical Procedures/mt [Methods]&lt;/keyword&gt;&lt;/keywords&gt;&lt;dates&gt;&lt;year&gt;2002&lt;/year&gt;&lt;pub-dates&gt;&lt;date&gt;Sep&lt;/date&gt;&lt;/pub-dates&gt;&lt;/dates&gt;&lt;isbn&gt;0022-5347&lt;/isbn&gt;&lt;urls&gt;&lt;/urls&gt;&lt;/record&gt;&lt;/Cite&gt;&lt;/EndNote&gt;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3" w:tooltip="Secin, 2002 #2232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3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202D8697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237BD5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Wrong study type (retrospective study)</w:t>
            </w:r>
          </w:p>
        </w:tc>
      </w:tr>
      <w:tr w:rsidR="003A1B73" w:rsidRPr="00EF68D8" w14:paraId="2ABD5492" w14:textId="77777777" w:rsidTr="003A1B73">
        <w:trPr>
          <w:trHeight w:val="315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112430C2" w14:textId="7CCE48E2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Tzimas</w:t>
            </w:r>
            <w:proofErr w:type="spellEnd"/>
            <w:r w:rsidRPr="00F93291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2003</w:t>
            </w: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MTRdPC9EaXNwbGF5VGV4dD48cmVjb3Jk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=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MTRdPC9EaXNwbGF5VGV4dD48cmVjb3Jk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=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4" w:tooltip="Tzimas, 2003 #3560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4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346F3E7F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237BD5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Wrong study type (retrospective study)</w:t>
            </w:r>
          </w:p>
        </w:tc>
      </w:tr>
      <w:tr w:rsidR="003A1B73" w:rsidRPr="00237BD5" w14:paraId="39F46EF8" w14:textId="77777777" w:rsidTr="003A1B73">
        <w:trPr>
          <w:trHeight w:val="330"/>
        </w:trPr>
        <w:tc>
          <w:tcPr>
            <w:tcW w:w="2960" w:type="dxa"/>
            <w:shd w:val="clear" w:color="auto" w:fill="auto"/>
            <w:noWrap/>
            <w:vAlign w:val="bottom"/>
          </w:tcPr>
          <w:p w14:paraId="3C6234FD" w14:textId="5D55C30A" w:rsidR="003A1B73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Van 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Agt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2012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WYW4gQWd0PC9BdXRob3I+PFllYXI+MjAxMjwvWWVhcj48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WYW4gQWd0PC9BdXRob3I+PFllYXI+MjAxMjwvWWVhcj48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5" w:tooltip="Van Agt, 2012 #3217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5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</w:tcPr>
          <w:p w14:paraId="1E97A07C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No control group</w:t>
            </w:r>
          </w:p>
        </w:tc>
      </w:tr>
      <w:tr w:rsidR="003A1B73" w:rsidRPr="00EF68D8" w14:paraId="73B0E7BA" w14:textId="77777777" w:rsidTr="003A1B73">
        <w:trPr>
          <w:trHeight w:val="330"/>
        </w:trPr>
        <w:tc>
          <w:tcPr>
            <w:tcW w:w="2960" w:type="dxa"/>
            <w:shd w:val="clear" w:color="auto" w:fill="auto"/>
            <w:noWrap/>
            <w:vAlign w:val="bottom"/>
            <w:hideMark/>
          </w:tcPr>
          <w:p w14:paraId="7151E33A" w14:textId="3A7D8407" w:rsidR="003A1B73" w:rsidRPr="00F93291" w:rsidRDefault="003A1B73" w:rsidP="005F318A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Veale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2007 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WZWFsZTwvQXV0aG9yPjxZZWFyPjIwMDc8L1llYXI+PFJl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WZWFsZTwvQXV0aG9yPjxZZWFyPjIwMDc8L1llYXI+PFJl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</w:fldData>
              </w:fldCha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6" w:tooltip="Veale, 2007 #3432" w:history="1">
              <w:r w:rsidR="005F318A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6</w:t>
              </w:r>
            </w:hyperlink>
            <w:r w:rsidR="005F318A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5F318A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4180" w:type="dxa"/>
            <w:shd w:val="clear" w:color="auto" w:fill="auto"/>
            <w:noWrap/>
            <w:vAlign w:val="bottom"/>
            <w:hideMark/>
          </w:tcPr>
          <w:p w14:paraId="6D871EAE" w14:textId="77777777" w:rsidR="003A1B73" w:rsidRPr="00237BD5" w:rsidRDefault="003A1B73" w:rsidP="003A1B73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237BD5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Wrong study type (retrospective study)</w:t>
            </w:r>
          </w:p>
        </w:tc>
      </w:tr>
    </w:tbl>
    <w:p w14:paraId="64B6C7C6" w14:textId="77777777" w:rsidR="003A1B73" w:rsidRDefault="003A1B73" w:rsidP="003A1B73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3BF0C28D" w14:textId="7B85F872" w:rsidR="003A1B73" w:rsidRDefault="005F318A" w:rsidP="00916EFF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t>References for excluded studies:</w:t>
      </w:r>
    </w:p>
    <w:p w14:paraId="72CE7754" w14:textId="72F661C9" w:rsidR="005F318A" w:rsidRDefault="005F318A" w:rsidP="005F318A">
      <w:pPr>
        <w:rPr>
          <w:rFonts w:ascii="Arial" w:hAnsi="Arial" w:cs="Arial"/>
          <w:sz w:val="24"/>
          <w:szCs w:val="24"/>
          <w:lang w:val="en-US"/>
        </w:rPr>
      </w:pPr>
    </w:p>
    <w:p w14:paraId="16F6DC53" w14:textId="77777777" w:rsidR="005F318A" w:rsidRDefault="005F318A" w:rsidP="005F318A">
      <w:pPr>
        <w:rPr>
          <w:rFonts w:ascii="Arial" w:hAnsi="Arial" w:cs="Arial"/>
          <w:sz w:val="24"/>
          <w:szCs w:val="24"/>
          <w:lang w:val="en-US"/>
        </w:rPr>
      </w:pPr>
    </w:p>
    <w:p w14:paraId="480B254B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REFLIST </w:instrText>
      </w:r>
      <w:r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Pr="005F318A">
        <w:rPr>
          <w:noProof/>
        </w:rPr>
        <w:t>1.</w:t>
      </w:r>
      <w:r w:rsidRPr="005F318A">
        <w:rPr>
          <w:noProof/>
        </w:rPr>
        <w:tab/>
        <w:t>Ameer A, Aljiffry M, Jamal M, Hassanain M, Doi S, Fernandez M, et al. Complications of ureterovesical anastomosis in adult renal transplantation: Comparison of the Lich-Gregoire and the Taguchi techniques. Ann Transpl. 2011 Jul-Sep;16(3):82-87.</w:t>
      </w:r>
      <w:bookmarkEnd w:id="1"/>
    </w:p>
    <w:p w14:paraId="28B0FB8B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2" w:name="_ENREF_2"/>
      <w:r w:rsidRPr="005F318A">
        <w:rPr>
          <w:noProof/>
        </w:rPr>
        <w:t>2.</w:t>
      </w:r>
      <w:r w:rsidRPr="005F318A">
        <w:rPr>
          <w:noProof/>
        </w:rPr>
        <w:tab/>
        <w:t>Bessede T, Hammoudi Y, Bedretdinova D, Parier B, Francois H, Durrbach A, et al. Preoperative Risk Factors Associated With Urinary Complications After Kidney Transplantation. Transplantation Proceedings. 2017 Nov;49(9):2018-24.</w:t>
      </w:r>
      <w:bookmarkEnd w:id="2"/>
    </w:p>
    <w:p w14:paraId="181F72D2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3" w:name="_ENREF_3"/>
      <w:r w:rsidRPr="005F318A">
        <w:rPr>
          <w:noProof/>
        </w:rPr>
        <w:t>3.</w:t>
      </w:r>
      <w:r w:rsidRPr="005F318A">
        <w:rPr>
          <w:noProof/>
        </w:rPr>
        <w:tab/>
        <w:t>Englesbe MJ, Dubay DA, Gillespie BW, Moyer AS, Pelletier SJ, Sung RS, et al. Risk factors for urinary complications after renal transplantation. American Journal of Transplantation. 2007 Jun;7(6):1536-41.</w:t>
      </w:r>
      <w:bookmarkEnd w:id="3"/>
    </w:p>
    <w:p w14:paraId="0B0C9FD7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4" w:name="_ENREF_4"/>
      <w:r w:rsidRPr="005F318A">
        <w:rPr>
          <w:noProof/>
        </w:rPr>
        <w:t>4.</w:t>
      </w:r>
      <w:r w:rsidRPr="005F318A">
        <w:rPr>
          <w:noProof/>
        </w:rPr>
        <w:tab/>
        <w:t>Gutierrez Banos JL, Portillo Martin JA, Correas Gomez MA, Monge Mirallas JM, Roca Edreira A. [Single-stitch extravesical ureteroneocystostomy in kidney transplantation (Taguchi's technic)]. [Spanish]. 1994 May;1(5):569-72.</w:t>
      </w:r>
      <w:bookmarkEnd w:id="4"/>
    </w:p>
    <w:p w14:paraId="2EF2DC37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5" w:name="_ENREF_5"/>
      <w:r w:rsidRPr="005F318A">
        <w:rPr>
          <w:noProof/>
        </w:rPr>
        <w:t>5.</w:t>
      </w:r>
      <w:r w:rsidRPr="005F318A">
        <w:rPr>
          <w:noProof/>
        </w:rPr>
        <w:tab/>
        <w:t>Gutierrez Banos JL, Portillo Martin JA, Correas Gomez MA, Monge Mirallas JM, Roca Edreira A. [Extravesical ureteroneocystostomy in renal transplantation. Comparative study of the Campos Freire's and the Taguchi's techniques (single point)]. [Spanish]. 1994 May;1(4):393-8.</w:t>
      </w:r>
      <w:bookmarkEnd w:id="5"/>
    </w:p>
    <w:p w14:paraId="6330C1DB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6" w:name="_ENREF_6"/>
      <w:r w:rsidRPr="005F318A">
        <w:rPr>
          <w:noProof/>
        </w:rPr>
        <w:t>6.</w:t>
      </w:r>
      <w:r w:rsidRPr="005F318A">
        <w:rPr>
          <w:noProof/>
        </w:rPr>
        <w:tab/>
        <w:t>Hakim NS, Benedetti E, Pirenne J, Gillingham KJ, Payne WD, Dunn DL, et al. Complications of ureterovesical anastomosis in kidney transplant patients: the Minnesota experience. 1994 Dec;1(6):504-7.</w:t>
      </w:r>
      <w:bookmarkEnd w:id="6"/>
    </w:p>
    <w:p w14:paraId="0F7C457B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7" w:name="_ENREF_7"/>
      <w:r w:rsidRPr="005F318A">
        <w:rPr>
          <w:noProof/>
        </w:rPr>
        <w:t>7.</w:t>
      </w:r>
      <w:r w:rsidRPr="005F318A">
        <w:rPr>
          <w:noProof/>
        </w:rPr>
        <w:tab/>
        <w:t>Kashi SH, Wynne KS, Sadex SA, Lodge JP. Posttransplant bladder recovery--a prospective randomized trial of two techniques of ureteric anastomosis. Transplantation. 1994;57(10):1523‐25.</w:t>
      </w:r>
      <w:bookmarkEnd w:id="7"/>
    </w:p>
    <w:p w14:paraId="2D961C84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8" w:name="_ENREF_8"/>
      <w:r w:rsidRPr="005F318A">
        <w:rPr>
          <w:noProof/>
        </w:rPr>
        <w:t>8.</w:t>
      </w:r>
      <w:r w:rsidRPr="005F318A">
        <w:rPr>
          <w:noProof/>
        </w:rPr>
        <w:tab/>
        <w:t>Lee RS, Bakthavatsalam R, Marsh CL, Kuhr CS. Ureteral complications in renal transplantation: A comparison of the Lich-Gregoir versus the Taguchi technique. Transplantation Proceedings. 2007 Jun;39(5):1461-64.</w:t>
      </w:r>
      <w:bookmarkEnd w:id="8"/>
    </w:p>
    <w:p w14:paraId="5EC01C66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9" w:name="_ENREF_9"/>
      <w:r w:rsidRPr="005F318A">
        <w:rPr>
          <w:noProof/>
        </w:rPr>
        <w:t>9.</w:t>
      </w:r>
      <w:r w:rsidRPr="005F318A">
        <w:rPr>
          <w:noProof/>
        </w:rPr>
        <w:tab/>
        <w:t>Mohammadi Fallah MR, Afshari AT, Estifayi K, Ghafari A, Sepehrvand N, Hatami S. Frequency of occurrence of vesico-ureteral reflux in kidney transplanted patients with the new technique of uretero-neo- cystostomy (Barry-Taguchi). 2010 Mar;1(2):232-6.</w:t>
      </w:r>
      <w:bookmarkEnd w:id="9"/>
    </w:p>
    <w:p w14:paraId="422E73BF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10" w:name="_ENREF_10"/>
      <w:r w:rsidRPr="005F318A">
        <w:rPr>
          <w:noProof/>
        </w:rPr>
        <w:t>10.</w:t>
      </w:r>
      <w:r w:rsidRPr="005F318A">
        <w:rPr>
          <w:noProof/>
        </w:rPr>
        <w:tab/>
        <w:t>Moreira P, Parada B, Figueiredo A, Maia N, Nunes P, Bastos C, et al. Comparative study between two techniques of ureteroneocystostomy: Taguchi and Lich-Gregoir. Transplantation Proceedings. 2007 Oct;39(8):2480-82.</w:t>
      </w:r>
      <w:bookmarkEnd w:id="10"/>
    </w:p>
    <w:p w14:paraId="1E324D8F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11" w:name="_ENREF_11"/>
      <w:r w:rsidRPr="005F318A">
        <w:rPr>
          <w:noProof/>
        </w:rPr>
        <w:t>11.</w:t>
      </w:r>
      <w:r w:rsidRPr="005F318A">
        <w:rPr>
          <w:noProof/>
        </w:rPr>
        <w:tab/>
        <w:t>Pan X, Xue W, Tian P, Ding X, Yan H, Feng X, et al. Follow-up evaluation of a new ureteral anastomosis technique in renal transplantation. Zhongguo xiu fu chong jian wai ke za zhi [Chinese journal of reparative and reconstructive surgery]. 2008;22(8):998‐1002.</w:t>
      </w:r>
      <w:bookmarkEnd w:id="11"/>
    </w:p>
    <w:p w14:paraId="72882E1E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12" w:name="_ENREF_12"/>
      <w:r w:rsidRPr="005F318A">
        <w:rPr>
          <w:noProof/>
        </w:rPr>
        <w:t>12.</w:t>
      </w:r>
      <w:r w:rsidRPr="005F318A">
        <w:rPr>
          <w:noProof/>
        </w:rPr>
        <w:tab/>
        <w:t>Pan XM, Xiang HL, Ding CG, Luo ZZ, Tian PX, Xue WJ. Comparative study of one-stitch versus Lich-Gregoir ureterovesical implantation for kidney transplants. World J Urol. 2014 Oct;32(5):1355-61.</w:t>
      </w:r>
      <w:bookmarkEnd w:id="12"/>
    </w:p>
    <w:p w14:paraId="77F38E57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13" w:name="_ENREF_13"/>
      <w:r w:rsidRPr="005F318A">
        <w:rPr>
          <w:noProof/>
        </w:rPr>
        <w:t>13.</w:t>
      </w:r>
      <w:r w:rsidRPr="005F318A">
        <w:rPr>
          <w:noProof/>
        </w:rPr>
        <w:tab/>
        <w:t>Secin FP, Rovegno AR, Marrugat RE, Virasoro R, Lautersztein GA, Fernandez H. Comparing Taguchi and Lich-Gregoir ureterovesical reimplantation techniques for kidney transplants. 2002 Sep;1(3):926-30.</w:t>
      </w:r>
      <w:bookmarkEnd w:id="13"/>
    </w:p>
    <w:p w14:paraId="232E831E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14" w:name="_ENREF_14"/>
      <w:r w:rsidRPr="005F318A">
        <w:rPr>
          <w:noProof/>
        </w:rPr>
        <w:t>14.</w:t>
      </w:r>
      <w:r w:rsidRPr="005F318A">
        <w:rPr>
          <w:noProof/>
        </w:rPr>
        <w:tab/>
        <w:t>Tzimas GN, Hayati H, Tchervenkov JI, Metrakos PP. Ureteral implantation technique and urologic complications in adult kidney transplantion. Transplantation Proceedings. 2003 Nov;35(7):2420-22.</w:t>
      </w:r>
      <w:bookmarkEnd w:id="14"/>
    </w:p>
    <w:p w14:paraId="2F5B9E29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15" w:name="_ENREF_15"/>
      <w:r w:rsidRPr="005F318A">
        <w:rPr>
          <w:noProof/>
        </w:rPr>
        <w:t>15.</w:t>
      </w:r>
      <w:r w:rsidRPr="005F318A">
        <w:rPr>
          <w:noProof/>
        </w:rPr>
        <w:tab/>
        <w:t>Van Agt S, Dugardin F, Sibert L, Caremel R, Grise P. Modification of the technique of anastomosis ureterovesical type Taguchi (one stitch) in renal transplantation. Prog Urol. 2012 Dec;22(4):F124-F30.</w:t>
      </w:r>
      <w:bookmarkEnd w:id="15"/>
    </w:p>
    <w:p w14:paraId="779A6EFE" w14:textId="77777777" w:rsidR="005F318A" w:rsidRPr="005F318A" w:rsidRDefault="005F318A" w:rsidP="005F318A">
      <w:pPr>
        <w:pStyle w:val="EndNoteBibliography"/>
        <w:ind w:left="720" w:hanging="720"/>
        <w:rPr>
          <w:noProof/>
        </w:rPr>
      </w:pPr>
      <w:bookmarkStart w:id="16" w:name="_ENREF_16"/>
      <w:r w:rsidRPr="005F318A">
        <w:rPr>
          <w:noProof/>
        </w:rPr>
        <w:t>16.</w:t>
      </w:r>
      <w:r w:rsidRPr="005F318A">
        <w:rPr>
          <w:noProof/>
        </w:rPr>
        <w:tab/>
        <w:t>Veale JL, Yew J, Gjertson DW, Smith CV, Singer JS, Rosenthal JT, et al. Long-term comparative outcomes between 2 common ureteroneocystostomy techniques for renal transplantation. Journal of Urology. 2007 Feb;177(2):632-36.</w:t>
      </w:r>
      <w:bookmarkEnd w:id="16"/>
    </w:p>
    <w:p w14:paraId="228D30E3" w14:textId="68CF6674" w:rsidR="00237BD5" w:rsidRPr="00DF50DC" w:rsidRDefault="005F318A" w:rsidP="005F318A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fldChar w:fldCharType="end"/>
      </w:r>
    </w:p>
    <w:sectPr w:rsidR="00237BD5" w:rsidRPr="00DF50DC" w:rsidSect="005F318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B40957" w16cex:dateUtc="2021-01-21T13:08:00Z"/>
  <w16cex:commentExtensible w16cex:durableId="23B40982" w16cex:dateUtc="2021-01-21T13:09:00Z"/>
  <w16cex:commentExtensible w16cex:durableId="23B415AF" w16cex:dateUtc="2021-01-21T14:01:00Z"/>
  <w16cex:commentExtensible w16cex:durableId="23B40ECB" w16cex:dateUtc="2021-01-21T13:31:00Z"/>
  <w16cex:commentExtensible w16cex:durableId="23B2B2A6" w16cex:dateUtc="2021-01-20T12:46:00Z"/>
  <w16cex:commentExtensible w16cex:durableId="23B40E3F" w16cex:dateUtc="2021-01-21T13:29:00Z"/>
  <w16cex:commentExtensible w16cex:durableId="23B410ED" w16cex:dateUtc="2021-01-21T13:40:00Z"/>
  <w16cex:commentExtensible w16cex:durableId="23B41416" w16cex:dateUtc="2021-01-21T13:54:00Z"/>
  <w16cex:commentExtensible w16cex:durableId="23B41520" w16cex:dateUtc="2021-01-21T13:5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0EEF90C" w16cid:durableId="22E28C7A"/>
  <w16cid:commentId w16cid:paraId="3350B1AC" w16cid:durableId="23B40957"/>
  <w16cid:commentId w16cid:paraId="6BF31F82" w16cid:durableId="23B40982"/>
  <w16cid:commentId w16cid:paraId="783C8A85" w16cid:durableId="23B415AF"/>
  <w16cid:commentId w16cid:paraId="2DD81079" w16cid:durableId="23B40ECB"/>
  <w16cid:commentId w16cid:paraId="1A2E148D" w16cid:durableId="22E28C7D"/>
  <w16cid:commentId w16cid:paraId="74D717F2" w16cid:durableId="23B2B2A6"/>
  <w16cid:commentId w16cid:paraId="26E86033" w16cid:durableId="23B40E3F"/>
  <w16cid:commentId w16cid:paraId="188C4079" w16cid:durableId="23B410ED"/>
  <w16cid:commentId w16cid:paraId="602D1F9F" w16cid:durableId="23B41416"/>
  <w16cid:commentId w16cid:paraId="0FEF1B76" w16cid:durableId="23B41520"/>
  <w16cid:commentId w16cid:paraId="7C657638" w16cid:durableId="22E28C7E"/>
  <w16cid:commentId w16cid:paraId="629FC061" w16cid:durableId="22E28C7F"/>
  <w16cid:commentId w16cid:paraId="41FEE6BA" w16cid:durableId="22E28C80"/>
  <w16cid:commentId w16cid:paraId="34FA3C21" w16cid:durableId="22E28C81"/>
  <w16cid:commentId w16cid:paraId="156BD053" w16cid:durableId="22E28C7C"/>
  <w16cid:commentId w16cid:paraId="27967341" w16cid:durableId="22E28C82"/>
  <w16cid:commentId w16cid:paraId="31624FF4" w16cid:durableId="22E28C83"/>
  <w16cid:commentId w16cid:paraId="29BABD17" w16cid:durableId="22E28C84"/>
  <w16cid:commentId w16cid:paraId="35467DD6" w16cid:durableId="22E28C85"/>
  <w16cid:commentId w16cid:paraId="70475064" w16cid:durableId="22E28C86"/>
  <w16cid:commentId w16cid:paraId="281DE22D" w16cid:durableId="22E28C87"/>
  <w16cid:commentId w16cid:paraId="5A1A6492" w16cid:durableId="22E28C88"/>
  <w16cid:commentId w16cid:paraId="68B7735F" w16cid:durableId="22E28C89"/>
  <w16cid:commentId w16cid:paraId="59820490" w16cid:durableId="22E28C8A"/>
  <w16cid:commentId w16cid:paraId="636A8A71" w16cid:durableId="22E28C8B"/>
  <w16cid:commentId w16cid:paraId="458EF568" w16cid:durableId="22E28C8C"/>
  <w16cid:commentId w16cid:paraId="1213B9F3" w16cid:durableId="22E28C8D"/>
  <w16cid:commentId w16cid:paraId="55CF7C9D" w16cid:durableId="22E28C8E"/>
  <w16cid:commentId w16cid:paraId="15880118" w16cid:durableId="22E28C8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1062B2"/>
    <w:multiLevelType w:val="hybridMultilevel"/>
    <w:tmpl w:val="4F5ABCF8"/>
    <w:lvl w:ilvl="0" w:tplc="02BE7D14">
      <w:start w:val="1"/>
      <w:numFmt w:val="decimal"/>
      <w:lvlText w:val="(%1)"/>
      <w:lvlJc w:val="left"/>
      <w:pPr>
        <w:ind w:left="1080" w:hanging="360"/>
      </w:pPr>
      <w:rPr>
        <w:rFonts w:hint="default"/>
        <w:lang w:val="de-DE"/>
      </w:rPr>
    </w:lvl>
    <w:lvl w:ilvl="1" w:tplc="04070019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7C170C2"/>
    <w:multiLevelType w:val="hybridMultilevel"/>
    <w:tmpl w:val="D77ADE7A"/>
    <w:lvl w:ilvl="0" w:tplc="D898D736"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5A5E74"/>
    <w:multiLevelType w:val="hybridMultilevel"/>
    <w:tmpl w:val="4B50B440"/>
    <w:lvl w:ilvl="0" w:tplc="A00C7DF2">
      <w:start w:val="1"/>
      <w:numFmt w:val="decimal"/>
      <w:lvlText w:val="(%1)"/>
      <w:lvlJc w:val="left"/>
      <w:pPr>
        <w:ind w:left="1068" w:hanging="708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997812"/>
    <w:multiLevelType w:val="hybridMultilevel"/>
    <w:tmpl w:val="4B50B440"/>
    <w:lvl w:ilvl="0" w:tplc="A00C7DF2">
      <w:start w:val="1"/>
      <w:numFmt w:val="decimal"/>
      <w:lvlText w:val="(%1)"/>
      <w:lvlJc w:val="left"/>
      <w:pPr>
        <w:ind w:left="1068" w:hanging="708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D4A5985"/>
    <w:multiLevelType w:val="hybridMultilevel"/>
    <w:tmpl w:val="36223A5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C00B39"/>
    <w:multiLevelType w:val="hybridMultilevel"/>
    <w:tmpl w:val="6326147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36739B3"/>
    <w:multiLevelType w:val="multilevel"/>
    <w:tmpl w:val="81B21F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B74577C"/>
    <w:multiLevelType w:val="hybridMultilevel"/>
    <w:tmpl w:val="1538453A"/>
    <w:lvl w:ilvl="0" w:tplc="6F9C13F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BF7664"/>
    <w:multiLevelType w:val="hybridMultilevel"/>
    <w:tmpl w:val="DF3A4CAC"/>
    <w:lvl w:ilvl="0" w:tplc="2C9E1936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9" w15:restartNumberingAfterBreak="0">
    <w:nsid w:val="5D043561"/>
    <w:multiLevelType w:val="hybridMultilevel"/>
    <w:tmpl w:val="AEEE68B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0A55853"/>
    <w:multiLevelType w:val="multilevel"/>
    <w:tmpl w:val="5BBA59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69C61FE1"/>
    <w:multiLevelType w:val="hybridMultilevel"/>
    <w:tmpl w:val="EF7E3764"/>
    <w:lvl w:ilvl="0" w:tplc="FD94A224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0"/>
  </w:num>
  <w:num w:numId="3">
    <w:abstractNumId w:val="8"/>
  </w:num>
  <w:num w:numId="4">
    <w:abstractNumId w:val="11"/>
  </w:num>
  <w:num w:numId="5">
    <w:abstractNumId w:val="7"/>
  </w:num>
  <w:num w:numId="6">
    <w:abstractNumId w:val="3"/>
  </w:num>
  <w:num w:numId="7">
    <w:abstractNumId w:val="10"/>
  </w:num>
  <w:num w:numId="8">
    <w:abstractNumId w:val="5"/>
  </w:num>
  <w:num w:numId="9">
    <w:abstractNumId w:val="1"/>
  </w:num>
  <w:num w:numId="10">
    <w:abstractNumId w:val="6"/>
  </w:num>
  <w:num w:numId="11">
    <w:abstractNumId w:val="4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rologia Int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aaztrzxfprzt5eeewuxrea7ep5pdsfevada&quot;&gt;Taguchi_20190606-Converted_2&lt;record-ids&gt;&lt;item&gt;1924&lt;/item&gt;&lt;item&gt;2232&lt;/item&gt;&lt;item&gt;2450&lt;/item&gt;&lt;item&gt;2455&lt;/item&gt;&lt;item&gt;2469&lt;/item&gt;&lt;item&gt;2911&lt;/item&gt;&lt;item&gt;2937&lt;/item&gt;&lt;item&gt;3019&lt;/item&gt;&lt;item&gt;3148&lt;/item&gt;&lt;item&gt;3217&lt;/item&gt;&lt;item&gt;3258&lt;/item&gt;&lt;item&gt;3409&lt;/item&gt;&lt;item&gt;3416&lt;/item&gt;&lt;item&gt;3420&lt;/item&gt;&lt;item&gt;3432&lt;/item&gt;&lt;item&gt;3560&lt;/item&gt;&lt;/record-ids&gt;&lt;/item&gt;&lt;/Libraries&gt;"/>
  </w:docVars>
  <w:rsids>
    <w:rsidRoot w:val="00D82253"/>
    <w:rsid w:val="000016EE"/>
    <w:rsid w:val="0000364B"/>
    <w:rsid w:val="0000414D"/>
    <w:rsid w:val="00004E8B"/>
    <w:rsid w:val="00007250"/>
    <w:rsid w:val="00023538"/>
    <w:rsid w:val="00042003"/>
    <w:rsid w:val="00045973"/>
    <w:rsid w:val="000612EC"/>
    <w:rsid w:val="00072CBC"/>
    <w:rsid w:val="000907ED"/>
    <w:rsid w:val="000919D9"/>
    <w:rsid w:val="000931B3"/>
    <w:rsid w:val="000A06A8"/>
    <w:rsid w:val="000A1124"/>
    <w:rsid w:val="000A230E"/>
    <w:rsid w:val="000A3224"/>
    <w:rsid w:val="000B0A2F"/>
    <w:rsid w:val="000B2E64"/>
    <w:rsid w:val="000B76C0"/>
    <w:rsid w:val="000E2CD3"/>
    <w:rsid w:val="000E2E9F"/>
    <w:rsid w:val="000E4498"/>
    <w:rsid w:val="000F4E28"/>
    <w:rsid w:val="000F5862"/>
    <w:rsid w:val="000F61D2"/>
    <w:rsid w:val="00102690"/>
    <w:rsid w:val="0010764A"/>
    <w:rsid w:val="00120075"/>
    <w:rsid w:val="00131DD6"/>
    <w:rsid w:val="0013618D"/>
    <w:rsid w:val="00137634"/>
    <w:rsid w:val="00143CC0"/>
    <w:rsid w:val="00157822"/>
    <w:rsid w:val="001601DC"/>
    <w:rsid w:val="00177BF4"/>
    <w:rsid w:val="001833A0"/>
    <w:rsid w:val="001852EC"/>
    <w:rsid w:val="00187AAF"/>
    <w:rsid w:val="001915D3"/>
    <w:rsid w:val="0019579E"/>
    <w:rsid w:val="00196730"/>
    <w:rsid w:val="001A22BF"/>
    <w:rsid w:val="001A7160"/>
    <w:rsid w:val="001A77AE"/>
    <w:rsid w:val="001B36C6"/>
    <w:rsid w:val="001C1DD2"/>
    <w:rsid w:val="001C435E"/>
    <w:rsid w:val="001D54F6"/>
    <w:rsid w:val="001D774A"/>
    <w:rsid w:val="001F020B"/>
    <w:rsid w:val="001F2278"/>
    <w:rsid w:val="001F6EDE"/>
    <w:rsid w:val="00217981"/>
    <w:rsid w:val="002248C3"/>
    <w:rsid w:val="0022572A"/>
    <w:rsid w:val="00227A34"/>
    <w:rsid w:val="0023720F"/>
    <w:rsid w:val="00237BD5"/>
    <w:rsid w:val="0024578F"/>
    <w:rsid w:val="002564C5"/>
    <w:rsid w:val="00257002"/>
    <w:rsid w:val="00263F33"/>
    <w:rsid w:val="00266AD2"/>
    <w:rsid w:val="00272897"/>
    <w:rsid w:val="002771AB"/>
    <w:rsid w:val="00292CA1"/>
    <w:rsid w:val="002A4183"/>
    <w:rsid w:val="002A51C7"/>
    <w:rsid w:val="002A6433"/>
    <w:rsid w:val="002A6FE7"/>
    <w:rsid w:val="002A7314"/>
    <w:rsid w:val="002B0D6D"/>
    <w:rsid w:val="002B0E93"/>
    <w:rsid w:val="002B2C32"/>
    <w:rsid w:val="002B3536"/>
    <w:rsid w:val="002C17A2"/>
    <w:rsid w:val="002D6F8C"/>
    <w:rsid w:val="002E70C0"/>
    <w:rsid w:val="002F3BA7"/>
    <w:rsid w:val="003003C4"/>
    <w:rsid w:val="003022E7"/>
    <w:rsid w:val="00302B89"/>
    <w:rsid w:val="0030622B"/>
    <w:rsid w:val="003119C6"/>
    <w:rsid w:val="003138B4"/>
    <w:rsid w:val="00313C08"/>
    <w:rsid w:val="003226EA"/>
    <w:rsid w:val="00326531"/>
    <w:rsid w:val="00341927"/>
    <w:rsid w:val="00343744"/>
    <w:rsid w:val="0034559E"/>
    <w:rsid w:val="0035095C"/>
    <w:rsid w:val="00352E98"/>
    <w:rsid w:val="00352FE7"/>
    <w:rsid w:val="00363882"/>
    <w:rsid w:val="00367160"/>
    <w:rsid w:val="00394A65"/>
    <w:rsid w:val="00396C86"/>
    <w:rsid w:val="00397B05"/>
    <w:rsid w:val="00397C3A"/>
    <w:rsid w:val="003A0AC2"/>
    <w:rsid w:val="003A1B73"/>
    <w:rsid w:val="003B0532"/>
    <w:rsid w:val="003B380B"/>
    <w:rsid w:val="003D141D"/>
    <w:rsid w:val="003D1C36"/>
    <w:rsid w:val="003D3522"/>
    <w:rsid w:val="003E12C0"/>
    <w:rsid w:val="003E4867"/>
    <w:rsid w:val="003E5EBC"/>
    <w:rsid w:val="003F2F33"/>
    <w:rsid w:val="003F6911"/>
    <w:rsid w:val="004078FB"/>
    <w:rsid w:val="00423B53"/>
    <w:rsid w:val="00432C0D"/>
    <w:rsid w:val="00433DBC"/>
    <w:rsid w:val="00436BEE"/>
    <w:rsid w:val="00445916"/>
    <w:rsid w:val="00461FCD"/>
    <w:rsid w:val="00463E12"/>
    <w:rsid w:val="00466B80"/>
    <w:rsid w:val="00471164"/>
    <w:rsid w:val="004832CE"/>
    <w:rsid w:val="0048420B"/>
    <w:rsid w:val="00490FE5"/>
    <w:rsid w:val="00493026"/>
    <w:rsid w:val="004A0D6D"/>
    <w:rsid w:val="004A4F1B"/>
    <w:rsid w:val="004A5C9F"/>
    <w:rsid w:val="004C19F1"/>
    <w:rsid w:val="004D640D"/>
    <w:rsid w:val="004D7DFF"/>
    <w:rsid w:val="004F3B20"/>
    <w:rsid w:val="004F3DB1"/>
    <w:rsid w:val="00500E18"/>
    <w:rsid w:val="00500F9C"/>
    <w:rsid w:val="0050316C"/>
    <w:rsid w:val="00505B13"/>
    <w:rsid w:val="00510BD1"/>
    <w:rsid w:val="00520E02"/>
    <w:rsid w:val="005210EC"/>
    <w:rsid w:val="00521401"/>
    <w:rsid w:val="00524E88"/>
    <w:rsid w:val="00533DD9"/>
    <w:rsid w:val="00541A0F"/>
    <w:rsid w:val="00544A15"/>
    <w:rsid w:val="00550925"/>
    <w:rsid w:val="005550E6"/>
    <w:rsid w:val="00555DF2"/>
    <w:rsid w:val="00560D42"/>
    <w:rsid w:val="00566B5D"/>
    <w:rsid w:val="00572B2F"/>
    <w:rsid w:val="00577AB7"/>
    <w:rsid w:val="005801DD"/>
    <w:rsid w:val="0058704C"/>
    <w:rsid w:val="00587BBF"/>
    <w:rsid w:val="00590B40"/>
    <w:rsid w:val="00595F76"/>
    <w:rsid w:val="005964A0"/>
    <w:rsid w:val="005B2BAD"/>
    <w:rsid w:val="005B6E61"/>
    <w:rsid w:val="005C46BD"/>
    <w:rsid w:val="005C4D70"/>
    <w:rsid w:val="005C5705"/>
    <w:rsid w:val="005D317D"/>
    <w:rsid w:val="005E1E76"/>
    <w:rsid w:val="005E23AA"/>
    <w:rsid w:val="005E5E43"/>
    <w:rsid w:val="005E623F"/>
    <w:rsid w:val="005F318A"/>
    <w:rsid w:val="005F65EB"/>
    <w:rsid w:val="00607B88"/>
    <w:rsid w:val="00612C9F"/>
    <w:rsid w:val="006179F5"/>
    <w:rsid w:val="00617C34"/>
    <w:rsid w:val="00624AE3"/>
    <w:rsid w:val="006314F2"/>
    <w:rsid w:val="00633E6C"/>
    <w:rsid w:val="0063418A"/>
    <w:rsid w:val="0063693F"/>
    <w:rsid w:val="006448D0"/>
    <w:rsid w:val="0065214E"/>
    <w:rsid w:val="00653163"/>
    <w:rsid w:val="00656E63"/>
    <w:rsid w:val="00662836"/>
    <w:rsid w:val="00664057"/>
    <w:rsid w:val="006665CD"/>
    <w:rsid w:val="006672B2"/>
    <w:rsid w:val="00672D29"/>
    <w:rsid w:val="00673399"/>
    <w:rsid w:val="00690E6A"/>
    <w:rsid w:val="0069130D"/>
    <w:rsid w:val="00691670"/>
    <w:rsid w:val="00696FF0"/>
    <w:rsid w:val="0069739E"/>
    <w:rsid w:val="006B2AA9"/>
    <w:rsid w:val="006C7B0E"/>
    <w:rsid w:val="006D4489"/>
    <w:rsid w:val="006D60D7"/>
    <w:rsid w:val="006D6A1F"/>
    <w:rsid w:val="006E50C1"/>
    <w:rsid w:val="006F0F37"/>
    <w:rsid w:val="006F4F2D"/>
    <w:rsid w:val="007053B2"/>
    <w:rsid w:val="007139F0"/>
    <w:rsid w:val="00714FF3"/>
    <w:rsid w:val="00720985"/>
    <w:rsid w:val="007228A7"/>
    <w:rsid w:val="00725FD1"/>
    <w:rsid w:val="007323F4"/>
    <w:rsid w:val="00737D8F"/>
    <w:rsid w:val="007416B8"/>
    <w:rsid w:val="00752143"/>
    <w:rsid w:val="00752743"/>
    <w:rsid w:val="00753C9E"/>
    <w:rsid w:val="00755942"/>
    <w:rsid w:val="00766224"/>
    <w:rsid w:val="007849B5"/>
    <w:rsid w:val="0079061D"/>
    <w:rsid w:val="00793B01"/>
    <w:rsid w:val="0079500B"/>
    <w:rsid w:val="007A0559"/>
    <w:rsid w:val="007A4877"/>
    <w:rsid w:val="007A6034"/>
    <w:rsid w:val="007B156E"/>
    <w:rsid w:val="007B1EBE"/>
    <w:rsid w:val="007B6258"/>
    <w:rsid w:val="007B7943"/>
    <w:rsid w:val="007C1935"/>
    <w:rsid w:val="007C3537"/>
    <w:rsid w:val="007D0D36"/>
    <w:rsid w:val="007E50FB"/>
    <w:rsid w:val="007F1B17"/>
    <w:rsid w:val="008035A5"/>
    <w:rsid w:val="0080744E"/>
    <w:rsid w:val="00812F11"/>
    <w:rsid w:val="00821801"/>
    <w:rsid w:val="008226C1"/>
    <w:rsid w:val="00826B4D"/>
    <w:rsid w:val="008373EF"/>
    <w:rsid w:val="00840104"/>
    <w:rsid w:val="00847F84"/>
    <w:rsid w:val="008579C8"/>
    <w:rsid w:val="0086217F"/>
    <w:rsid w:val="00874233"/>
    <w:rsid w:val="00884749"/>
    <w:rsid w:val="008924CA"/>
    <w:rsid w:val="00897A6E"/>
    <w:rsid w:val="008A0E1A"/>
    <w:rsid w:val="008A78D0"/>
    <w:rsid w:val="008B2592"/>
    <w:rsid w:val="008C098A"/>
    <w:rsid w:val="008C6BB8"/>
    <w:rsid w:val="008D0DD2"/>
    <w:rsid w:val="008D3604"/>
    <w:rsid w:val="008D625C"/>
    <w:rsid w:val="008E430E"/>
    <w:rsid w:val="008F61BD"/>
    <w:rsid w:val="008F628D"/>
    <w:rsid w:val="009024A0"/>
    <w:rsid w:val="00916EFF"/>
    <w:rsid w:val="009210B2"/>
    <w:rsid w:val="009278FA"/>
    <w:rsid w:val="009313B2"/>
    <w:rsid w:val="009379D9"/>
    <w:rsid w:val="009709D1"/>
    <w:rsid w:val="00984A3C"/>
    <w:rsid w:val="00984C59"/>
    <w:rsid w:val="00992D74"/>
    <w:rsid w:val="009B10F6"/>
    <w:rsid w:val="009B5911"/>
    <w:rsid w:val="009B7E6E"/>
    <w:rsid w:val="009C5E75"/>
    <w:rsid w:val="009D14D3"/>
    <w:rsid w:val="009D3C39"/>
    <w:rsid w:val="009D70F6"/>
    <w:rsid w:val="009F252B"/>
    <w:rsid w:val="009F2EAE"/>
    <w:rsid w:val="009F793B"/>
    <w:rsid w:val="00A05BA7"/>
    <w:rsid w:val="00A17E18"/>
    <w:rsid w:val="00A209E1"/>
    <w:rsid w:val="00A22739"/>
    <w:rsid w:val="00A23DB8"/>
    <w:rsid w:val="00A44CDA"/>
    <w:rsid w:val="00A44D88"/>
    <w:rsid w:val="00A503C6"/>
    <w:rsid w:val="00A56033"/>
    <w:rsid w:val="00A66A08"/>
    <w:rsid w:val="00A7142E"/>
    <w:rsid w:val="00A72D68"/>
    <w:rsid w:val="00A96B80"/>
    <w:rsid w:val="00AA1B3B"/>
    <w:rsid w:val="00AA6E52"/>
    <w:rsid w:val="00AB22EE"/>
    <w:rsid w:val="00AE169D"/>
    <w:rsid w:val="00AE2F2D"/>
    <w:rsid w:val="00AE4720"/>
    <w:rsid w:val="00AE7467"/>
    <w:rsid w:val="00AF6390"/>
    <w:rsid w:val="00AF7FB0"/>
    <w:rsid w:val="00B06F41"/>
    <w:rsid w:val="00B23234"/>
    <w:rsid w:val="00B3040C"/>
    <w:rsid w:val="00B31E8D"/>
    <w:rsid w:val="00B36AEB"/>
    <w:rsid w:val="00B37631"/>
    <w:rsid w:val="00B43830"/>
    <w:rsid w:val="00B449AD"/>
    <w:rsid w:val="00B45067"/>
    <w:rsid w:val="00B46200"/>
    <w:rsid w:val="00B54012"/>
    <w:rsid w:val="00B63118"/>
    <w:rsid w:val="00B83823"/>
    <w:rsid w:val="00B90D43"/>
    <w:rsid w:val="00B95479"/>
    <w:rsid w:val="00BA3791"/>
    <w:rsid w:val="00BA6129"/>
    <w:rsid w:val="00BA73A2"/>
    <w:rsid w:val="00BB01F2"/>
    <w:rsid w:val="00BB355D"/>
    <w:rsid w:val="00BD1B0D"/>
    <w:rsid w:val="00BE53E6"/>
    <w:rsid w:val="00BE791A"/>
    <w:rsid w:val="00BF3729"/>
    <w:rsid w:val="00C05DFB"/>
    <w:rsid w:val="00C17B4A"/>
    <w:rsid w:val="00C2653F"/>
    <w:rsid w:val="00C3571C"/>
    <w:rsid w:val="00C42139"/>
    <w:rsid w:val="00C44349"/>
    <w:rsid w:val="00C45425"/>
    <w:rsid w:val="00C52376"/>
    <w:rsid w:val="00C621A2"/>
    <w:rsid w:val="00C73BF9"/>
    <w:rsid w:val="00C772E5"/>
    <w:rsid w:val="00C855AA"/>
    <w:rsid w:val="00C97638"/>
    <w:rsid w:val="00CB0696"/>
    <w:rsid w:val="00CB5861"/>
    <w:rsid w:val="00CB5F8F"/>
    <w:rsid w:val="00CC127D"/>
    <w:rsid w:val="00CD1400"/>
    <w:rsid w:val="00CD3788"/>
    <w:rsid w:val="00CD510A"/>
    <w:rsid w:val="00CE015E"/>
    <w:rsid w:val="00CE2685"/>
    <w:rsid w:val="00CE4A02"/>
    <w:rsid w:val="00CF0F9C"/>
    <w:rsid w:val="00D00FDF"/>
    <w:rsid w:val="00D049AC"/>
    <w:rsid w:val="00D11E55"/>
    <w:rsid w:val="00D16C10"/>
    <w:rsid w:val="00D21F2A"/>
    <w:rsid w:val="00D3375A"/>
    <w:rsid w:val="00D36EAF"/>
    <w:rsid w:val="00D44D3A"/>
    <w:rsid w:val="00D51CC2"/>
    <w:rsid w:val="00D60F9F"/>
    <w:rsid w:val="00D66D96"/>
    <w:rsid w:val="00D72AD2"/>
    <w:rsid w:val="00D74075"/>
    <w:rsid w:val="00D82253"/>
    <w:rsid w:val="00D84ACD"/>
    <w:rsid w:val="00D90005"/>
    <w:rsid w:val="00D92BAF"/>
    <w:rsid w:val="00D95C77"/>
    <w:rsid w:val="00DA41B9"/>
    <w:rsid w:val="00DB1B5D"/>
    <w:rsid w:val="00DB6DAE"/>
    <w:rsid w:val="00DC0240"/>
    <w:rsid w:val="00DC2683"/>
    <w:rsid w:val="00DC3222"/>
    <w:rsid w:val="00DD3157"/>
    <w:rsid w:val="00DF50DC"/>
    <w:rsid w:val="00E0170B"/>
    <w:rsid w:val="00E10239"/>
    <w:rsid w:val="00E113D2"/>
    <w:rsid w:val="00E113DE"/>
    <w:rsid w:val="00E1414D"/>
    <w:rsid w:val="00E143AB"/>
    <w:rsid w:val="00E143D2"/>
    <w:rsid w:val="00E20EDA"/>
    <w:rsid w:val="00E21AE8"/>
    <w:rsid w:val="00E36774"/>
    <w:rsid w:val="00E4179D"/>
    <w:rsid w:val="00E60CEB"/>
    <w:rsid w:val="00E6241C"/>
    <w:rsid w:val="00E63B01"/>
    <w:rsid w:val="00E65FCC"/>
    <w:rsid w:val="00E8536C"/>
    <w:rsid w:val="00E92271"/>
    <w:rsid w:val="00E948B1"/>
    <w:rsid w:val="00EA0830"/>
    <w:rsid w:val="00EA7EFE"/>
    <w:rsid w:val="00EB21F9"/>
    <w:rsid w:val="00EB7D52"/>
    <w:rsid w:val="00ED13CB"/>
    <w:rsid w:val="00ED2914"/>
    <w:rsid w:val="00EE289F"/>
    <w:rsid w:val="00EE5D3B"/>
    <w:rsid w:val="00EE605D"/>
    <w:rsid w:val="00EE7A44"/>
    <w:rsid w:val="00EF68D8"/>
    <w:rsid w:val="00F00B9C"/>
    <w:rsid w:val="00F01E3F"/>
    <w:rsid w:val="00F0394A"/>
    <w:rsid w:val="00F03B3D"/>
    <w:rsid w:val="00F05A58"/>
    <w:rsid w:val="00F12D35"/>
    <w:rsid w:val="00F14E6B"/>
    <w:rsid w:val="00F15711"/>
    <w:rsid w:val="00F175B8"/>
    <w:rsid w:val="00F2164E"/>
    <w:rsid w:val="00F21AFE"/>
    <w:rsid w:val="00F3595C"/>
    <w:rsid w:val="00F402B6"/>
    <w:rsid w:val="00F43F22"/>
    <w:rsid w:val="00F46319"/>
    <w:rsid w:val="00F60C8C"/>
    <w:rsid w:val="00F62BE4"/>
    <w:rsid w:val="00F72A6C"/>
    <w:rsid w:val="00F879A0"/>
    <w:rsid w:val="00F96922"/>
    <w:rsid w:val="00FB0D05"/>
    <w:rsid w:val="00FC0B0D"/>
    <w:rsid w:val="00FC16A1"/>
    <w:rsid w:val="00FC508A"/>
    <w:rsid w:val="00FC5F5F"/>
    <w:rsid w:val="00FD1440"/>
    <w:rsid w:val="00FE4E6F"/>
    <w:rsid w:val="00FF01BF"/>
    <w:rsid w:val="00FF1B3C"/>
    <w:rsid w:val="00FF1C09"/>
    <w:rsid w:val="00FF6B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B069AB6"/>
  <w15:docId w15:val="{02D504DE-76D5-403D-AD76-4350D82CF7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402B6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link w:val="berschrift2Zchn"/>
    <w:uiPriority w:val="99"/>
    <w:qFormat/>
    <w:rsid w:val="00CE015E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9024A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4F3DB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99"/>
    <w:qFormat/>
    <w:rsid w:val="00D82253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D82253"/>
    <w:rPr>
      <w:color w:val="0000FF" w:themeColor="hyperlink"/>
      <w:u w:val="single"/>
    </w:rPr>
  </w:style>
  <w:style w:type="character" w:customStyle="1" w:styleId="apple-style-span">
    <w:name w:val="apple-style-span"/>
    <w:basedOn w:val="Absatz-Standardschriftart"/>
    <w:rsid w:val="00D82253"/>
  </w:style>
  <w:style w:type="paragraph" w:styleId="StandardWeb">
    <w:name w:val="Normal (Web)"/>
    <w:basedOn w:val="Standard"/>
    <w:link w:val="StandardWebZchn"/>
    <w:uiPriority w:val="99"/>
    <w:unhideWhenUsed/>
    <w:rsid w:val="00EB7D52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Fett">
    <w:name w:val="Strong"/>
    <w:basedOn w:val="Absatz-Standardschriftart"/>
    <w:uiPriority w:val="22"/>
    <w:qFormat/>
    <w:rsid w:val="003F6911"/>
    <w:rPr>
      <w:b/>
      <w:bCs/>
    </w:rPr>
  </w:style>
  <w:style w:type="character" w:customStyle="1" w:styleId="apple-converted-space">
    <w:name w:val="apple-converted-space"/>
    <w:basedOn w:val="Absatz-Standardschriftart"/>
    <w:rsid w:val="00F21AFE"/>
  </w:style>
  <w:style w:type="character" w:customStyle="1" w:styleId="berschrift2Zchn">
    <w:name w:val="Überschrift 2 Zchn"/>
    <w:basedOn w:val="Absatz-Standardschriftart"/>
    <w:link w:val="berschrift2"/>
    <w:uiPriority w:val="99"/>
    <w:rsid w:val="00CE015E"/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character" w:customStyle="1" w:styleId="dictentry">
    <w:name w:val="dictentry"/>
    <w:rsid w:val="00F402B6"/>
    <w:rPr>
      <w:rFonts w:ascii="Arial" w:hAnsi="Arial" w:cs="Arial" w:hint="default"/>
      <w:b/>
      <w:bCs/>
      <w:color w:val="FB5901"/>
      <w:sz w:val="24"/>
      <w:szCs w:val="24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402B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marker">
    <w:name w:val="marker"/>
    <w:basedOn w:val="Absatz-Standardschriftart"/>
    <w:rsid w:val="00F402B6"/>
  </w:style>
  <w:style w:type="paragraph" w:customStyle="1" w:styleId="EndNoteBibliographyTitle">
    <w:name w:val="EndNote Bibliography Title"/>
    <w:basedOn w:val="Standard"/>
    <w:link w:val="EndNoteBibliographyTitleZchn"/>
    <w:rsid w:val="003B380B"/>
    <w:pPr>
      <w:jc w:val="center"/>
    </w:pPr>
    <w:rPr>
      <w:rFonts w:ascii="Calibri" w:hAnsi="Calibri" w:cs="Calibri"/>
      <w:lang w:val="en-US"/>
    </w:rPr>
  </w:style>
  <w:style w:type="character" w:customStyle="1" w:styleId="StandardWebZchn">
    <w:name w:val="Standard (Web) Zchn"/>
    <w:basedOn w:val="Absatz-Standardschriftart"/>
    <w:link w:val="StandardWeb"/>
    <w:uiPriority w:val="99"/>
    <w:rsid w:val="003B380B"/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EndNoteBibliographyTitleZchn">
    <w:name w:val="EndNote Bibliography Title Zchn"/>
    <w:basedOn w:val="StandardWebZchn"/>
    <w:link w:val="EndNoteBibliographyTitle"/>
    <w:rsid w:val="003B380B"/>
    <w:rPr>
      <w:rFonts w:ascii="Calibri" w:eastAsia="Times New Roman" w:hAnsi="Calibri" w:cs="Calibri"/>
      <w:sz w:val="24"/>
      <w:szCs w:val="24"/>
      <w:lang w:val="en-US" w:eastAsia="de-DE"/>
    </w:rPr>
  </w:style>
  <w:style w:type="paragraph" w:customStyle="1" w:styleId="EndNoteBibliography">
    <w:name w:val="EndNote Bibliography"/>
    <w:basedOn w:val="Standard"/>
    <w:link w:val="EndNoteBibliographyZchn"/>
    <w:rsid w:val="003B380B"/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StandardWebZchn"/>
    <w:link w:val="EndNoteBibliography"/>
    <w:rsid w:val="003B380B"/>
    <w:rPr>
      <w:rFonts w:ascii="Calibri" w:eastAsia="Times New Roman" w:hAnsi="Calibri" w:cs="Calibri"/>
      <w:sz w:val="24"/>
      <w:szCs w:val="24"/>
      <w:lang w:val="en-US" w:eastAsia="de-D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3B380B"/>
    <w:rPr>
      <w:color w:val="605E5C"/>
      <w:shd w:val="clear" w:color="auto" w:fill="E1DFDD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65FC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65FCC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65FCC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65FC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65FCC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65FCC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65FCC"/>
    <w:rPr>
      <w:rFonts w:ascii="Segoe UI" w:hAnsi="Segoe UI" w:cs="Segoe UI"/>
      <w:sz w:val="18"/>
      <w:szCs w:val="18"/>
    </w:rPr>
  </w:style>
  <w:style w:type="table" w:styleId="Tabellenraster">
    <w:name w:val="Table Grid"/>
    <w:basedOn w:val="NormaleTabelle"/>
    <w:uiPriority w:val="59"/>
    <w:rsid w:val="007E50F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3Zchn">
    <w:name w:val="Überschrift 3 Zchn"/>
    <w:basedOn w:val="Absatz-Standardschriftart"/>
    <w:link w:val="berschrift3"/>
    <w:uiPriority w:val="9"/>
    <w:rsid w:val="009024A0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berarbeitung">
    <w:name w:val="Revision"/>
    <w:hidden/>
    <w:uiPriority w:val="99"/>
    <w:semiHidden/>
    <w:rsid w:val="001D774A"/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042003"/>
    <w:rPr>
      <w:color w:val="605E5C"/>
      <w:shd w:val="clear" w:color="auto" w:fill="E1DFDD"/>
    </w:rPr>
  </w:style>
  <w:style w:type="character" w:styleId="Hervorhebung">
    <w:name w:val="Emphasis"/>
    <w:basedOn w:val="Absatz-Standardschriftart"/>
    <w:uiPriority w:val="20"/>
    <w:qFormat/>
    <w:rsid w:val="004A5C9F"/>
    <w:rPr>
      <w:i/>
      <w:iCs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4F3DB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Liste1">
    <w:name w:val="Liste1"/>
    <w:basedOn w:val="Absatz-Standardschriftart"/>
    <w:rsid w:val="004F3DB1"/>
  </w:style>
  <w:style w:type="paragraph" w:customStyle="1" w:styleId="bodytekst">
    <w:name w:val="bodytekst"/>
    <w:basedOn w:val="Standard"/>
    <w:rsid w:val="004F3DB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bodytekstinspringeneerste">
    <w:name w:val="bodytekst_inspringen_eerste"/>
    <w:basedOn w:val="Standard"/>
    <w:rsid w:val="004F3DB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tabelbodytekst9pt">
    <w:name w:val="tabel_bodytekst_9pt"/>
    <w:basedOn w:val="Standard"/>
    <w:rsid w:val="004F3DB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id-label">
    <w:name w:val="id-label"/>
    <w:basedOn w:val="Absatz-Standardschriftart"/>
    <w:rsid w:val="004A4F1B"/>
  </w:style>
  <w:style w:type="character" w:customStyle="1" w:styleId="label">
    <w:name w:val="label"/>
    <w:basedOn w:val="Absatz-Standardschriftart"/>
    <w:rsid w:val="00F879A0"/>
  </w:style>
  <w:style w:type="character" w:customStyle="1" w:styleId="quality-sign">
    <w:name w:val="quality-sign"/>
    <w:basedOn w:val="Absatz-Standardschriftart"/>
    <w:rsid w:val="00F879A0"/>
  </w:style>
  <w:style w:type="character" w:customStyle="1" w:styleId="quality-text">
    <w:name w:val="quality-text"/>
    <w:basedOn w:val="Absatz-Standardschriftart"/>
    <w:rsid w:val="00F879A0"/>
  </w:style>
  <w:style w:type="character" w:customStyle="1" w:styleId="cell">
    <w:name w:val="cell"/>
    <w:basedOn w:val="Absatz-Standardschriftart"/>
    <w:rsid w:val="00F879A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30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9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41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7445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5383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33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8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36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70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88560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518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9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014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1932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682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7322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1484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1491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637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65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70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510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448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271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99762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192661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15049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05454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10445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38480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78995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591659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07191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61671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00810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541682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66870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55156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141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98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6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5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74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64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9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80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9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47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972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46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6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0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04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35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39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807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1795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0457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871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418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856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1635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20151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6900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44131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853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9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0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30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7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5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70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23" Type="http://schemas.microsoft.com/office/2016/09/relationships/commentsIds" Target="commentsIds.xml"/><Relationship Id="rId4" Type="http://schemas.openxmlformats.org/officeDocument/2006/relationships/settings" Target="settings.xml"/><Relationship Id="rId22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771E76-3FA2-4AF9-BD82-2E2C4E3A28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085</Words>
  <Characters>13142</Characters>
  <Application>Microsoft Office Word</Application>
  <DocSecurity>0</DocSecurity>
  <Lines>109</Lines>
  <Paragraphs>3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io</dc:creator>
  <cp:keywords/>
  <dc:description/>
  <cp:lastModifiedBy>Kunath, Frank</cp:lastModifiedBy>
  <cp:revision>3</cp:revision>
  <cp:lastPrinted>2021-03-17T17:04:00Z</cp:lastPrinted>
  <dcterms:created xsi:type="dcterms:W3CDTF">2021-07-16T13:47:00Z</dcterms:created>
  <dcterms:modified xsi:type="dcterms:W3CDTF">2021-07-16T13:54:00Z</dcterms:modified>
</cp:coreProperties>
</file>